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lastRenderedPageBreak/>
        <w:t>Introduction</w:t>
      </w:r>
    </w:p>
    <w:p w14:paraId="51DCC90B" w14:textId="221DA38F"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3675F248"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78ECBFC8" w:rsidR="009D40CB" w:rsidRDefault="009D40CB" w:rsidP="00D95545">
      <w:pPr>
        <w:spacing w:line="360" w:lineRule="auto"/>
        <w:jc w:val="both"/>
        <w:rPr>
          <w:szCs w:val="24"/>
        </w:rPr>
      </w:pPr>
      <w:r w:rsidRPr="00C42D01">
        <w:rPr>
          <w:szCs w:val="24"/>
        </w:rPr>
        <w:t xml:space="preserve">Driverless or autonomous vehicles </w:t>
      </w:r>
      <w:r w:rsidR="00667FCB">
        <w:rPr>
          <w:szCs w:val="24"/>
        </w:rPr>
        <w:t>are</w:t>
      </w:r>
      <w:r w:rsidRPr="00C42D01">
        <w:rPr>
          <w:szCs w:val="24"/>
        </w:rPr>
        <w:t xml:space="preserve">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lastRenderedPageBreak/>
        <w:t>Grootegeluk</w:t>
      </w:r>
      <w:proofErr w:type="spellEnd"/>
      <w:r w:rsidR="00E84520">
        <w:t xml:space="preserve"> Mine</w:t>
      </w:r>
      <w:r w:rsidR="00E84520">
        <w:rPr>
          <w:rStyle w:val="FootnoteReference"/>
        </w:rPr>
        <w:footnoteReference w:id="2"/>
      </w:r>
      <w:r w:rsidR="00B33DB6">
        <w:t>. In the Northern C</w:t>
      </w:r>
      <w:r w:rsidR="00CA72D9">
        <w:t xml:space="preserve">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16F421E0" w14:textId="5224AE09" w:rsidR="00DD1BBD" w:rsidRPr="0068597B"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lastRenderedPageBreak/>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C18B8">
        <w:rPr>
          <w:color w:val="FF0000"/>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lastRenderedPageBreak/>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4D07F980"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7C6F4600" w:rsidR="00341DBE" w:rsidRDefault="009560BE" w:rsidP="00D95545">
      <w:pPr>
        <w:spacing w:line="360" w:lineRule="auto"/>
        <w:jc w:val="both"/>
        <w:rPr>
          <w:szCs w:val="24"/>
        </w:rPr>
      </w:pPr>
      <w:r>
        <w:rPr>
          <w:szCs w:val="24"/>
        </w:rPr>
        <w:lastRenderedPageBreak/>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 xml:space="preserv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139B48CC" w:rsidR="00341DBE"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8E5A69">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mendeley":{"formattedCitation":"(Bellamy and Pravica, 2011; Sousa &lt;i&gt;et al.&lt;/i&gt;, 2017)","plainTextFormattedCitation":"(Bellamy and Pravica, 2011; Sousa et al., 2017)","previouslyFormattedCitation":"(Bellamy and Pravica, 2011; Sousa &lt;i&gt;et al.&lt;/i&gt;, 2017)"},"properties":{"noteIndex":0},"schema":"https://github.com/citation-style-language/schema/raw/master/csl-citation.json"}</w:instrText>
      </w:r>
      <w:r w:rsidR="00BB3780">
        <w:rPr>
          <w:szCs w:val="24"/>
        </w:rPr>
        <w:fldChar w:fldCharType="separate"/>
      </w:r>
      <w:r w:rsidR="00BB3780" w:rsidRPr="00BB3780">
        <w:rPr>
          <w:noProof/>
          <w:szCs w:val="24"/>
        </w:rPr>
        <w:t xml:space="preserve">(Bellamy and Pravica, 2011; Sousa </w:t>
      </w:r>
      <w:r w:rsidR="00BB3780" w:rsidRPr="00BB3780">
        <w:rPr>
          <w:i/>
          <w:noProof/>
          <w:szCs w:val="24"/>
        </w:rPr>
        <w:t>et al.</w:t>
      </w:r>
      <w:r w:rsidR="00BB3780" w:rsidRPr="00BB3780">
        <w:rPr>
          <w:noProof/>
          <w:szCs w:val="24"/>
        </w:rPr>
        <w:t>, 2017)</w:t>
      </w:r>
      <w:r w:rsidR="00BB3780">
        <w:rPr>
          <w:szCs w:val="24"/>
        </w:rPr>
        <w:fldChar w:fldCharType="end"/>
      </w:r>
      <w:r>
        <w:rPr>
          <w:szCs w:val="24"/>
        </w:rPr>
        <w:t xml:space="preserve">. These effects are usually discussed in terms of driverless automobiles or road going trucks.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03B8E9AF" w14:textId="5AAE6AA7" w:rsidR="003343D1" w:rsidRDefault="003343D1" w:rsidP="00D95545">
      <w:pPr>
        <w:spacing w:line="360" w:lineRule="auto"/>
        <w:jc w:val="both"/>
        <w:rPr>
          <w:szCs w:val="24"/>
        </w:rPr>
      </w:pPr>
    </w:p>
    <w:p w14:paraId="703E7ADB" w14:textId="769CDDA4" w:rsidR="001403DA" w:rsidRDefault="001403DA" w:rsidP="00D95545">
      <w:pPr>
        <w:spacing w:line="360" w:lineRule="auto"/>
        <w:jc w:val="both"/>
        <w:rPr>
          <w:szCs w:val="24"/>
        </w:rPr>
      </w:pPr>
      <w:r>
        <w:rPr>
          <w:szCs w:val="24"/>
        </w:rPr>
        <w:t>Law</w:t>
      </w:r>
    </w:p>
    <w:p w14:paraId="7AEFE026" w14:textId="617F4AA9" w:rsidR="001403DA" w:rsidRDefault="001403DA" w:rsidP="00BB3780">
      <w:pPr>
        <w:pStyle w:val="ListParagraph"/>
        <w:numPr>
          <w:ilvl w:val="0"/>
          <w:numId w:val="8"/>
        </w:numPr>
        <w:spacing w:line="360" w:lineRule="auto"/>
        <w:jc w:val="both"/>
      </w:pPr>
      <w:r>
        <w:t>Self-driving Cars in Dilemmatic Situations: An Approach Based on the Theory of Justification in Criminal Law</w:t>
      </w:r>
    </w:p>
    <w:p w14:paraId="6B6031FF" w14:textId="77777777" w:rsidR="001403DA" w:rsidRDefault="001403DA"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 xml:space="preserve">(Van Den Hoven, </w:t>
      </w:r>
      <w:r w:rsidRPr="00946CA0">
        <w:rPr>
          <w:noProof/>
          <w:szCs w:val="24"/>
        </w:rPr>
        <w:lastRenderedPageBreak/>
        <w:t>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6BF41744" w:rsidR="00663F35" w:rsidRPr="00946CA0" w:rsidRDefault="00663F35" w:rsidP="00D95545">
      <w:pPr>
        <w:spacing w:line="360" w:lineRule="auto"/>
        <w:jc w:val="both"/>
        <w:rPr>
          <w:szCs w:val="24"/>
        </w:rPr>
      </w:pPr>
      <w:r w:rsidRPr="00946CA0">
        <w:rPr>
          <w:szCs w:val="24"/>
        </w:rPr>
        <w:t xml:space="preserve">Governance of RRI needs to be “reflective”.  </w:t>
      </w:r>
      <w:r w:rsidR="00A86D3C">
        <w:rPr>
          <w:szCs w:val="24"/>
        </w:rPr>
        <w:t>P</w:t>
      </w:r>
      <w:r w:rsidRPr="00946CA0">
        <w:rPr>
          <w:szCs w:val="24"/>
        </w:rPr>
        <w:t xml:space="preserve">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19D8CB36" w:rsidR="00663F35" w:rsidRPr="00946CA0" w:rsidRDefault="00663F35" w:rsidP="00D95545">
      <w:pPr>
        <w:spacing w:line="360" w:lineRule="auto"/>
        <w:jc w:val="both"/>
        <w:rPr>
          <w:szCs w:val="24"/>
        </w:rPr>
      </w:pPr>
      <w:r w:rsidRPr="00946CA0">
        <w:rPr>
          <w:szCs w:val="24"/>
        </w:rPr>
        <w:lastRenderedPageBreak/>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5104EACF" w14:textId="19131F57"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lastRenderedPageBreak/>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61BFB554" w:rsidR="00576066" w:rsidRDefault="00576066" w:rsidP="00D95545">
      <w:pPr>
        <w:spacing w:line="360" w:lineRule="auto"/>
        <w:jc w:val="both"/>
      </w:pPr>
      <w:r>
        <w:t xml:space="preserve">There will be 2 efforts of data collection. The first will gather data from the mines </w:t>
      </w:r>
      <w:r w:rsidR="00302E34">
        <w:t>to see</w:t>
      </w:r>
      <w:r>
        <w:t xml:space="preserve"> how they have been affected by the automation of haul trucks.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w:t>
      </w:r>
      <w:r w:rsidR="00B2169F">
        <w:lastRenderedPageBreak/>
        <w:t xml:space="preserve">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p>
    <w:p w14:paraId="6A44C40C" w14:textId="6FF2DB03" w:rsidR="000114FE" w:rsidRDefault="000114FE" w:rsidP="00D95545">
      <w:pPr>
        <w:spacing w:line="360" w:lineRule="auto"/>
        <w:jc w:val="both"/>
      </w:pPr>
      <w:r>
        <w:t xml:space="preserve">Miners will be given a standardized questionnaire relating to how </w:t>
      </w:r>
      <w:r w:rsidR="00E57658">
        <w:t>driverless haul trucks</w:t>
      </w:r>
      <w:r w:rsidR="00E57658">
        <w:t xml:space="preserve">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9470620" w14:textId="2C9574DB" w:rsidR="000114FE"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lastRenderedPageBreak/>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69ACF94C" w14:textId="2BE4CC00" w:rsidR="00D54376" w:rsidRPr="00F31BF1" w:rsidRDefault="00D54376" w:rsidP="00D95545">
      <w:pPr>
        <w:spacing w:line="360" w:lineRule="auto"/>
        <w:jc w:val="both"/>
      </w:pP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28AC5665" w14:textId="058828D2" w:rsidR="00D54376"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13110C96" w:rsidR="000114FE" w:rsidRPr="00E816DB" w:rsidRDefault="000114FE" w:rsidP="00D95545">
      <w:pPr>
        <w:spacing w:line="360" w:lineRule="auto"/>
      </w:pPr>
      <w:r>
        <w:t xml:space="preserve">Sensitive information regarding miners financial and medical status will be gathered by this study. </w:t>
      </w:r>
      <w:r w:rsidR="00E0476A">
        <w:t xml:space="preserve">The mines will also be giving sensitive information in the form of layoffs etc. </w:t>
      </w:r>
      <w:r>
        <w:t xml:space="preserve">Efforts need to be made to ensure the security of this information. Before the data is given for data analysis, the data needs to be </w:t>
      </w:r>
      <w:proofErr w:type="spellStart"/>
      <w:r>
        <w:t>anonymi</w:t>
      </w:r>
      <w:r w:rsidR="00195618">
        <w:t>s</w:t>
      </w:r>
      <w:r>
        <w:t>ed</w:t>
      </w:r>
      <w:proofErr w:type="spellEnd"/>
      <w:r>
        <w:t xml:space="preserve">. Only then can the data be analyzed or published. Interviewers will facilitate the answering of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4E8D7F3A" w14:textId="682198BA" w:rsidR="00451079" w:rsidRPr="00946CA0" w:rsidRDefault="00451079" w:rsidP="00D95545">
      <w:pPr>
        <w:spacing w:line="360" w:lineRule="auto"/>
        <w:jc w:val="both"/>
        <w:rPr>
          <w:b/>
          <w:szCs w:val="24"/>
        </w:rPr>
      </w:pPr>
      <w:bookmarkStart w:id="0" w:name="_GoBack"/>
      <w:bookmarkEnd w:id="0"/>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D41ACA">
      <w:headerReference w:type="default" r:id="rId8"/>
      <w:footerReference w:type="default" r:id="rId9"/>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8E18C" w14:textId="77777777" w:rsidR="00756ECF" w:rsidRDefault="00756ECF" w:rsidP="009144AB">
      <w:pPr>
        <w:spacing w:after="0" w:line="240" w:lineRule="auto"/>
      </w:pPr>
      <w:r>
        <w:separator/>
      </w:r>
    </w:p>
  </w:endnote>
  <w:endnote w:type="continuationSeparator" w:id="0">
    <w:p w14:paraId="36090507" w14:textId="77777777" w:rsidR="00756ECF" w:rsidRDefault="00756ECF"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B33DB6" w:rsidRPr="00AF1F3C" w:rsidRDefault="00B33DB6">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B33DB6" w:rsidRPr="00AF1F3C" w:rsidRDefault="00B33DB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2775E" w14:textId="77777777" w:rsidR="00756ECF" w:rsidRDefault="00756ECF" w:rsidP="009144AB">
      <w:pPr>
        <w:spacing w:after="0" w:line="240" w:lineRule="auto"/>
      </w:pPr>
      <w:r>
        <w:separator/>
      </w:r>
    </w:p>
  </w:footnote>
  <w:footnote w:type="continuationSeparator" w:id="0">
    <w:p w14:paraId="7F07E4BF" w14:textId="77777777" w:rsidR="00756ECF" w:rsidRDefault="00756ECF" w:rsidP="009144AB">
      <w:pPr>
        <w:spacing w:after="0" w:line="240" w:lineRule="auto"/>
      </w:pPr>
      <w:r>
        <w:continuationSeparator/>
      </w:r>
    </w:p>
  </w:footnote>
  <w:footnote w:id="1">
    <w:p w14:paraId="5D9250A8" w14:textId="4C1E0799" w:rsidR="00B33DB6" w:rsidRDefault="00B33DB6">
      <w:pPr>
        <w:pStyle w:val="FootnoteText"/>
      </w:pPr>
      <w:r>
        <w:rPr>
          <w:rStyle w:val="FootnoteReference"/>
        </w:rPr>
        <w:footnoteRef/>
      </w:r>
      <w:r>
        <w:t xml:space="preserve"> A platinum mine</w:t>
      </w:r>
    </w:p>
  </w:footnote>
  <w:footnote w:id="2">
    <w:p w14:paraId="498BAB9D" w14:textId="0FC308A2" w:rsidR="00B33DB6" w:rsidRDefault="00B33DB6">
      <w:pPr>
        <w:pStyle w:val="FootnoteText"/>
      </w:pPr>
      <w:r>
        <w:rPr>
          <w:rStyle w:val="FootnoteReference"/>
        </w:rPr>
        <w:footnoteRef/>
      </w:r>
      <w:r>
        <w:t xml:space="preserve"> A coal mine</w:t>
      </w:r>
    </w:p>
  </w:footnote>
  <w:footnote w:id="3">
    <w:p w14:paraId="576B2E29" w14:textId="3647D346" w:rsidR="00B33DB6" w:rsidRDefault="00B33DB6">
      <w:pPr>
        <w:pStyle w:val="FootnoteText"/>
      </w:pPr>
      <w:r>
        <w:rPr>
          <w:rStyle w:val="FootnoteReference"/>
        </w:rPr>
        <w:footnoteRef/>
      </w:r>
      <w:r>
        <w:t xml:space="preserve"> An iron ore mine</w:t>
      </w:r>
    </w:p>
  </w:footnote>
  <w:footnote w:id="4">
    <w:p w14:paraId="4A03B7FA" w14:textId="5D6C98B7" w:rsidR="00B33DB6" w:rsidRPr="00695A0A" w:rsidRDefault="00B33DB6">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B33DB6" w:rsidRPr="000114FE" w:rsidRDefault="00D41ACA">
    <w:pPr>
      <w:pStyle w:val="Header"/>
      <w:rPr>
        <w:sz w:val="18"/>
        <w:lang w:val="en-GB"/>
      </w:rPr>
    </w:pPr>
    <w:r>
      <w:rPr>
        <w:sz w:val="18"/>
        <w:lang w:val="en-GB"/>
      </w:rPr>
      <w:t>The e</w:t>
    </w:r>
    <w:r w:rsidR="00B33DB6">
      <w:rPr>
        <w:sz w:val="18"/>
        <w:lang w:val="en-GB"/>
      </w:rPr>
      <w:t>thical</w:t>
    </w:r>
    <w:r w:rsidR="00B33DB6"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403DA"/>
    <w:rsid w:val="00194851"/>
    <w:rsid w:val="00195618"/>
    <w:rsid w:val="001A4464"/>
    <w:rsid w:val="001A4E5A"/>
    <w:rsid w:val="001A7A32"/>
    <w:rsid w:val="001B2B6F"/>
    <w:rsid w:val="001B73DD"/>
    <w:rsid w:val="001C27C2"/>
    <w:rsid w:val="001D5A09"/>
    <w:rsid w:val="001D5B6A"/>
    <w:rsid w:val="001F4914"/>
    <w:rsid w:val="00217FE6"/>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23BE9"/>
    <w:rsid w:val="00330B2B"/>
    <w:rsid w:val="00333B80"/>
    <w:rsid w:val="003343D1"/>
    <w:rsid w:val="00341DBE"/>
    <w:rsid w:val="00354CDD"/>
    <w:rsid w:val="0037542F"/>
    <w:rsid w:val="00397B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5707"/>
    <w:rsid w:val="0052715E"/>
    <w:rsid w:val="00527877"/>
    <w:rsid w:val="005302C5"/>
    <w:rsid w:val="00537BDD"/>
    <w:rsid w:val="00542F9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362EA"/>
    <w:rsid w:val="00642EA2"/>
    <w:rsid w:val="00651017"/>
    <w:rsid w:val="00651FDB"/>
    <w:rsid w:val="00655030"/>
    <w:rsid w:val="00663F35"/>
    <w:rsid w:val="00667FCB"/>
    <w:rsid w:val="0068597B"/>
    <w:rsid w:val="00695A0A"/>
    <w:rsid w:val="006A4D7D"/>
    <w:rsid w:val="006A76D2"/>
    <w:rsid w:val="006D21D0"/>
    <w:rsid w:val="006E4711"/>
    <w:rsid w:val="006E552F"/>
    <w:rsid w:val="006E774C"/>
    <w:rsid w:val="00707CA8"/>
    <w:rsid w:val="00711AB1"/>
    <w:rsid w:val="0071774B"/>
    <w:rsid w:val="00735AB8"/>
    <w:rsid w:val="007531B1"/>
    <w:rsid w:val="00753AFB"/>
    <w:rsid w:val="00754A1E"/>
    <w:rsid w:val="00756ECF"/>
    <w:rsid w:val="00762491"/>
    <w:rsid w:val="00773927"/>
    <w:rsid w:val="00782388"/>
    <w:rsid w:val="007915C8"/>
    <w:rsid w:val="0079442B"/>
    <w:rsid w:val="0079637F"/>
    <w:rsid w:val="007A4979"/>
    <w:rsid w:val="007B568A"/>
    <w:rsid w:val="007B774F"/>
    <w:rsid w:val="007B7A2B"/>
    <w:rsid w:val="007C1410"/>
    <w:rsid w:val="007E2FBD"/>
    <w:rsid w:val="007E6AB5"/>
    <w:rsid w:val="008022A5"/>
    <w:rsid w:val="00807E6C"/>
    <w:rsid w:val="00823145"/>
    <w:rsid w:val="00826CDB"/>
    <w:rsid w:val="0084701C"/>
    <w:rsid w:val="0085178E"/>
    <w:rsid w:val="00863DB6"/>
    <w:rsid w:val="0086603B"/>
    <w:rsid w:val="008667A9"/>
    <w:rsid w:val="008767B0"/>
    <w:rsid w:val="00881576"/>
    <w:rsid w:val="008831A2"/>
    <w:rsid w:val="008C544A"/>
    <w:rsid w:val="008C634E"/>
    <w:rsid w:val="008E5A69"/>
    <w:rsid w:val="009144AB"/>
    <w:rsid w:val="0092028D"/>
    <w:rsid w:val="0092217A"/>
    <w:rsid w:val="009466A4"/>
    <w:rsid w:val="00946CA0"/>
    <w:rsid w:val="009560BE"/>
    <w:rsid w:val="00960265"/>
    <w:rsid w:val="009641A9"/>
    <w:rsid w:val="0098281F"/>
    <w:rsid w:val="00986E8E"/>
    <w:rsid w:val="009B062C"/>
    <w:rsid w:val="009B52DF"/>
    <w:rsid w:val="009B7658"/>
    <w:rsid w:val="009C1633"/>
    <w:rsid w:val="009C18B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B055C4"/>
    <w:rsid w:val="00B068A9"/>
    <w:rsid w:val="00B07FFD"/>
    <w:rsid w:val="00B11C6C"/>
    <w:rsid w:val="00B152A6"/>
    <w:rsid w:val="00B2169F"/>
    <w:rsid w:val="00B2368F"/>
    <w:rsid w:val="00B33DB6"/>
    <w:rsid w:val="00B54587"/>
    <w:rsid w:val="00B87281"/>
    <w:rsid w:val="00BA1097"/>
    <w:rsid w:val="00BB3780"/>
    <w:rsid w:val="00BB5765"/>
    <w:rsid w:val="00BC4C99"/>
    <w:rsid w:val="00BD14CC"/>
    <w:rsid w:val="00C05558"/>
    <w:rsid w:val="00C109CB"/>
    <w:rsid w:val="00C42D01"/>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F1356C"/>
    <w:rsid w:val="00F218D0"/>
    <w:rsid w:val="00F22034"/>
    <w:rsid w:val="00F22238"/>
    <w:rsid w:val="00F22A0C"/>
    <w:rsid w:val="00F235F7"/>
    <w:rsid w:val="00F237C5"/>
    <w:rsid w:val="00F26E11"/>
    <w:rsid w:val="00F31145"/>
    <w:rsid w:val="00F31BF1"/>
    <w:rsid w:val="00F45D2E"/>
    <w:rsid w:val="00F46AE2"/>
    <w:rsid w:val="00F57004"/>
    <w:rsid w:val="00F6246C"/>
    <w:rsid w:val="00F76A6E"/>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2AC266-1134-47F3-A10F-306E84303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27</TotalTime>
  <Pages>15</Pages>
  <Words>29174</Words>
  <Characters>166295</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86</cp:revision>
  <dcterms:created xsi:type="dcterms:W3CDTF">2018-03-27T15:03:00Z</dcterms:created>
  <dcterms:modified xsi:type="dcterms:W3CDTF">2018-11-2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without-titles</vt:lpwstr>
  </property>
  <property fmtid="{D5CDD505-2E9C-101B-9397-08002B2CF9AE}" pid="15" name="Mendeley Recent Style Name 6_1">
    <vt:lpwstr>Elsevier - Harvard (without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